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CD5C1E">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CD5C1E">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CD5C1E">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10EE7">
      <w:pPr>
        <w:pStyle w:val="Title"/>
      </w:pPr>
      <w:r>
        <w:t>Essay</w:t>
      </w:r>
      <w:r w:rsidR="00691EC1">
        <w:t xml:space="preserve">: </w:t>
      </w:r>
      <w:r>
        <w:t>The Perfect Body</w:t>
      </w:r>
    </w:p>
    <w:p w:rsidR="00671062" w:rsidRDefault="00D10EE7" w:rsidP="00D10EE7">
      <w:r>
        <w:t>Since the dawn of time, human beings have been obsessed with the idea of perfection. Perfection in art, perfection in form and even perfection in nature.</w:t>
      </w:r>
      <w:r w:rsidR="00FB3A83">
        <w:t xml:space="preserve"> Among them</w:t>
      </w:r>
      <w:r>
        <w:t xml:space="preserve">, the most revered of </w:t>
      </w:r>
      <w:r w:rsidRPr="00E5630B">
        <w:rPr>
          <w:noProof/>
        </w:rPr>
        <w:t>all</w:t>
      </w:r>
      <w:r>
        <w:t xml:space="preserve"> is the possession of the perfect body. The standards of beauty may have changed </w:t>
      </w:r>
      <w:r w:rsidRPr="00E5630B">
        <w:rPr>
          <w:noProof/>
        </w:rPr>
        <w:t>over</w:t>
      </w:r>
      <w:r w:rsidR="00E5630B">
        <w:rPr>
          <w:noProof/>
        </w:rPr>
        <w:t xml:space="preserve"> </w:t>
      </w:r>
      <w:r w:rsidRPr="00E5630B">
        <w:rPr>
          <w:noProof/>
        </w:rPr>
        <w:t>time</w:t>
      </w:r>
      <w:r>
        <w:t xml:space="preserve">, the pressure and the </w:t>
      </w:r>
      <w:r w:rsidR="00E5630B">
        <w:t>s</w:t>
      </w:r>
      <w:r w:rsidRPr="00E5630B">
        <w:rPr>
          <w:noProof/>
        </w:rPr>
        <w:t>way</w:t>
      </w:r>
      <w:r>
        <w:t xml:space="preserve"> it holds over society has remained the same</w:t>
      </w:r>
      <w:r w:rsidR="002263A5">
        <w:t xml:space="preserve">. People have craved beauty and have been enamored by beautiful people since forever. </w:t>
      </w:r>
      <w:r w:rsidR="00FB3A83">
        <w:t xml:space="preserve">However, it has only brought doom upon man. </w:t>
      </w:r>
      <w:r w:rsidR="00AD5AB4">
        <w:t xml:space="preserve">Cain killed his own brother, the first murder to take place in the history of mankind. Narcissus, because of his arrogance and pride, was doomed to stare and marvel at his own reflection for the rest of his day. </w:t>
      </w:r>
      <w:r w:rsidR="00671062">
        <w:t xml:space="preserve">Worst of all, Helen brought doom upon Troy, </w:t>
      </w:r>
      <w:r w:rsidR="00FB3A83">
        <w:t>with</w:t>
      </w:r>
      <w:r w:rsidR="00671062">
        <w:t xml:space="preserve"> a 10-year long wa</w:t>
      </w:r>
      <w:r w:rsidR="00FB3A83">
        <w:t>r</w:t>
      </w:r>
      <w:r w:rsidR="00671062">
        <w:t xml:space="preserve"> that left Troy in shambles and utterly defeated. </w:t>
      </w:r>
      <w:r w:rsidR="00FB3A83">
        <w:t xml:space="preserve">Beauty is grace and power. Nonetheless, the present standards of beauty, as reflected on social media, </w:t>
      </w:r>
      <w:r w:rsidR="004F3C25">
        <w:t xml:space="preserve">is responsible for </w:t>
      </w:r>
      <w:r w:rsidR="00D16594">
        <w:t>several</w:t>
      </w:r>
      <w:r w:rsidR="004F3C25">
        <w:t xml:space="preserve"> ills prevailing in society, including the concept of the perfect body.</w:t>
      </w:r>
    </w:p>
    <w:p w:rsidR="001308EE" w:rsidRDefault="004F3C25" w:rsidP="00D10EE7">
      <w:r>
        <w:t xml:space="preserve">In the age of social media, looking flawless is key. You need to have the perfect skin to go with your perfect hair. </w:t>
      </w:r>
      <w:r w:rsidR="00AB5785">
        <w:t xml:space="preserve">You need to have eyes that sparkle, and you need to always look like you are having fun, even if you are breaking down on the inside. While this has been the norm for the past decade or so, body-positive social media influencers have changed the game </w:t>
      </w:r>
      <w:r w:rsidR="00D16594">
        <w:t xml:space="preserve">for the better. One of them is </w:t>
      </w:r>
      <w:proofErr w:type="spellStart"/>
      <w:r w:rsidR="00D16594">
        <w:t>Iskra</w:t>
      </w:r>
      <w:proofErr w:type="spellEnd"/>
      <w:r w:rsidR="00D16594">
        <w:t xml:space="preserve"> Lawrence. She is a talented model that breaks down</w:t>
      </w:r>
      <w:r w:rsidR="00643160">
        <w:t xml:space="preserve"> the pursuit of perfection in her brilliant TEDx Talks</w:t>
      </w:r>
      <w:r w:rsidR="00D16594">
        <w:t xml:space="preserve"> </w:t>
      </w:r>
      <w:sdt>
        <w:sdtPr>
          <w:id w:val="1307979156"/>
          <w:citation/>
        </w:sdtPr>
        <w:sdtContent>
          <w:r w:rsidR="00D16594">
            <w:fldChar w:fldCharType="begin"/>
          </w:r>
          <w:r w:rsidR="00D16594">
            <w:instrText xml:space="preserve"> CITATION TED17 \l 1033 </w:instrText>
          </w:r>
          <w:r w:rsidR="00D16594">
            <w:fldChar w:fldCharType="separate"/>
          </w:r>
          <w:r w:rsidR="00D16594">
            <w:rPr>
              <w:noProof/>
            </w:rPr>
            <w:t>(TED, 2017)</w:t>
          </w:r>
          <w:r w:rsidR="00D16594">
            <w:fldChar w:fldCharType="end"/>
          </w:r>
        </w:sdtContent>
      </w:sdt>
      <w:r w:rsidR="00643160">
        <w:t xml:space="preserve">. She uses herself as </w:t>
      </w:r>
      <w:r w:rsidR="00E5630B">
        <w:t xml:space="preserve">an </w:t>
      </w:r>
      <w:r w:rsidR="00643160" w:rsidRPr="00E5630B">
        <w:rPr>
          <w:noProof/>
        </w:rPr>
        <w:t>example</w:t>
      </w:r>
      <w:r w:rsidR="00643160">
        <w:t xml:space="preserve"> and through personal anecdotes expands on her platform about how one can see all the good things about </w:t>
      </w:r>
      <w:r w:rsidR="00643160">
        <w:lastRenderedPageBreak/>
        <w:t xml:space="preserve">themselves instead of their flaws. She sheds lights on social media’s idea of perfection and how wrapped it is. </w:t>
      </w:r>
      <w:r w:rsidR="00E5630B">
        <w:t>S</w:t>
      </w:r>
      <w:r w:rsidR="00643160" w:rsidRPr="00E5630B">
        <w:rPr>
          <w:noProof/>
        </w:rPr>
        <w:t>he</w:t>
      </w:r>
      <w:r w:rsidR="00643160">
        <w:t xml:space="preserve"> says that it makes young minds contemplate the</w:t>
      </w:r>
      <w:r w:rsidR="00A9154B">
        <w:t xml:space="preserve"> worst about themselves and how they believe that if they could only lose weight, tan their skin and color their hair, would they be accepted by society and be counted as one of their own. This idea is further reflected in a 2010 study where </w:t>
      </w:r>
      <w:r w:rsidR="00972B31">
        <w:t>the idea of body image satisfaction was discussed among various individuals and their responses were analyzed. The result showed the negative impacts of social media, even in its infancy and how it was only going to get worse with time.</w:t>
      </w:r>
      <w:r w:rsidR="001308EE">
        <w:t xml:space="preserve"> It paves the way towards eating disorders, and even severe depression in certain cases </w:t>
      </w:r>
      <w:r w:rsidR="001308EE">
        <w:fldChar w:fldCharType="begin"/>
      </w:r>
      <w:r w:rsidR="001308EE">
        <w:instrText xml:space="preserve"> ADDIN ZOTERO_ITEM CSL_CITATION {"citationID":"xdmIwN95","properties":{"formattedCitation":"(Martin)","plainCitation":"(Martin)","noteIndex":0},"citationItems":[{"id":285,"uris":["http://zotero.org/users/local/5VyEEXyp/items/GRJA2AX7"],"uri":["http://zotero.org/users/local/5VyEEXyp/items/GRJA2AX7"],"itemData":{"id":285,"type":"article-journal","title":"The development of ideal body image perceptions in the United States","container-title":"Nutrition Today","page":"98-110","volume":"45","issue":"3","author":[{"family":"Martin","given":"Jeanne B."}],"issued":{"date-parts":[["2010"]]}}}],"schema":"https://github.com/citation-style-language/schema/raw/master/csl-citation.json"} </w:instrText>
      </w:r>
      <w:r w:rsidR="001308EE">
        <w:fldChar w:fldCharType="separate"/>
      </w:r>
      <w:r w:rsidR="001308EE" w:rsidRPr="001308EE">
        <w:rPr>
          <w:rFonts w:ascii="Times New Roman" w:hAnsi="Times New Roman" w:cs="Times New Roman"/>
        </w:rPr>
        <w:t>(Martin)</w:t>
      </w:r>
      <w:r w:rsidR="001308EE">
        <w:fldChar w:fldCharType="end"/>
      </w:r>
      <w:r w:rsidR="001308EE">
        <w:t>.</w:t>
      </w:r>
    </w:p>
    <w:p w:rsidR="00E614DD" w:rsidRDefault="001308EE" w:rsidP="00D10EE7">
      <w:r>
        <w:t xml:space="preserve">Furthermore, another issue </w:t>
      </w:r>
      <w:proofErr w:type="spellStart"/>
      <w:r w:rsidR="00D4545A">
        <w:t>Iskra</w:t>
      </w:r>
      <w:proofErr w:type="spellEnd"/>
      <w:r w:rsidR="00D4545A">
        <w:t xml:space="preserve"> Lawrence raises is how the industry uses an individual’s personal insecurities to market their products. In her own words, an “insecure individual is a motivated consumer”, which makes a whole lot of sense if we think about it. With social media influencers being paid to market products </w:t>
      </w:r>
      <w:r w:rsidR="00D47E5B">
        <w:t xml:space="preserve">to their followers, whether that product is good for one’s well-being or not, is deplorable. It preys on the feelings of innocent </w:t>
      </w:r>
      <w:r w:rsidR="007C36B2">
        <w:t>and insecure individuals with hollow promises.</w:t>
      </w:r>
      <w:r w:rsidR="00D610C9">
        <w:t xml:space="preserve"> This fact is presented in a study </w:t>
      </w:r>
      <w:r w:rsidR="00D610C9">
        <w:fldChar w:fldCharType="begin"/>
      </w:r>
      <w:r w:rsidR="00D610C9">
        <w:instrText xml:space="preserve"> ADDIN ZOTERO_ITEM CSL_CITATION {"citationID":"I1MWhZNp","properties":{"formattedCitation":"(Cisek et al.)","plainCitation":"(Cisek et al.)","noteIndex":0},"citationItems":[{"id":286,"uris":["http://zotero.org/users/local/5VyEEXyp/items/ICLIZWUI"],"uri":["http://zotero.org/users/local/5VyEEXyp/items/ICLIZWUI"],"itemData":{"id":286,"type":"article-journal","title":"Narcissism and consumer behaviour: a review and preliminary findings","container-title":"Frontiers in psychology","page":"232","volume":"5","author":[{"family":"Cisek","given":"Sylwia Z."},{"family":"Sedikides","given":"Constantine"},{"family":"Hart","given":"Claire M."},{"family":"Godwin","given":"Hayward J."},{"family":"Benson","given":"Valerie"},{"family":"Liversedge","given":"Simon P."}],"issued":{"date-parts":[["2014"]]}}}],"schema":"https://github.com/citation-style-language/schema/raw/master/csl-citation.json"} </w:instrText>
      </w:r>
      <w:r w:rsidR="00D610C9">
        <w:fldChar w:fldCharType="separate"/>
      </w:r>
      <w:r w:rsidR="00D610C9" w:rsidRPr="00D610C9">
        <w:rPr>
          <w:rFonts w:ascii="Times New Roman" w:hAnsi="Times New Roman" w:cs="Times New Roman"/>
        </w:rPr>
        <w:t>(</w:t>
      </w:r>
      <w:proofErr w:type="spellStart"/>
      <w:r w:rsidR="00D610C9" w:rsidRPr="00D610C9">
        <w:rPr>
          <w:rFonts w:ascii="Times New Roman" w:hAnsi="Times New Roman" w:cs="Times New Roman"/>
        </w:rPr>
        <w:t>Cisek</w:t>
      </w:r>
      <w:proofErr w:type="spellEnd"/>
      <w:r w:rsidR="00D610C9" w:rsidRPr="00D610C9">
        <w:rPr>
          <w:rFonts w:ascii="Times New Roman" w:hAnsi="Times New Roman" w:cs="Times New Roman"/>
        </w:rPr>
        <w:t xml:space="preserve"> et al.)</w:t>
      </w:r>
      <w:r w:rsidR="00D610C9">
        <w:fldChar w:fldCharType="end"/>
      </w:r>
      <w:r w:rsidR="00D610C9">
        <w:t>, which shows the impact of beauty-enhancers and the behavior of consumers in response.</w:t>
      </w:r>
    </w:p>
    <w:p w:rsidR="00CF6546" w:rsidRDefault="00D610C9" w:rsidP="00D10EE7">
      <w:r>
        <w:t xml:space="preserve">In a nutshell, the idea of beauty and the perfect body has been badly tainted and malformed by </w:t>
      </w:r>
      <w:r w:rsidRPr="00E5630B">
        <w:rPr>
          <w:noProof/>
        </w:rPr>
        <w:t>social</w:t>
      </w:r>
      <w:r>
        <w:t xml:space="preserve"> media. It has raised the standards of beauty to such inconceivable levels, that it is prompting young people to get influenced in the wrong way and adopt behaviors that will only hurt them in the long run. </w:t>
      </w:r>
      <w:r w:rsidR="00CF6546">
        <w:t xml:space="preserve">It has affected </w:t>
      </w:r>
      <w:proofErr w:type="gramStart"/>
      <w:r w:rsidR="00CF6546">
        <w:t>society as a whole, and</w:t>
      </w:r>
      <w:proofErr w:type="gramEnd"/>
      <w:r w:rsidR="00CF6546">
        <w:t xml:space="preserve"> it will take a whole lot of time, effort and more people like </w:t>
      </w:r>
      <w:proofErr w:type="spellStart"/>
      <w:r w:rsidR="00CF6546">
        <w:t>Iskra</w:t>
      </w:r>
      <w:proofErr w:type="spellEnd"/>
      <w:r w:rsidR="00CF6546">
        <w:t xml:space="preserve"> to right this wrong.</w:t>
      </w:r>
    </w:p>
    <w:p w:rsidR="00CF6546" w:rsidRDefault="00CF6546" w:rsidP="00D10EE7">
      <w:r>
        <w:br w:type="column"/>
      </w:r>
    </w:p>
    <w:sdt>
      <w:sdtPr>
        <w:id w:val="1691330833"/>
        <w:docPartObj>
          <w:docPartGallery w:val="Bibliographies"/>
          <w:docPartUnique/>
        </w:docPartObj>
      </w:sdtPr>
      <w:sdtEndPr>
        <w:rPr>
          <w:rFonts w:asciiTheme="minorHAnsi" w:eastAsiaTheme="minorEastAsia" w:hAnsiTheme="minorHAnsi" w:cstheme="minorBidi"/>
          <w:bCs/>
        </w:rPr>
      </w:sdtEndPr>
      <w:sdtContent>
        <w:p w:rsidR="00CF6546" w:rsidRDefault="00CF6546">
          <w:pPr>
            <w:pStyle w:val="Heading1"/>
          </w:pPr>
          <w:r>
            <w:t>Annotated Bibliography</w:t>
          </w:r>
        </w:p>
        <w:p w:rsidR="00CF6546" w:rsidRDefault="00CF6546" w:rsidP="00CF6546">
          <w:pPr>
            <w:pStyle w:val="Bibliography"/>
            <w:rPr>
              <w:noProof/>
            </w:rPr>
          </w:pPr>
          <w:r>
            <w:fldChar w:fldCharType="begin"/>
          </w:r>
          <w:r>
            <w:instrText xml:space="preserve"> BIBLIOGRAPHY </w:instrText>
          </w:r>
          <w:r>
            <w:fldChar w:fldCharType="separate"/>
          </w:r>
          <w:r>
            <w:rPr>
              <w:noProof/>
            </w:rPr>
            <w:t xml:space="preserve">TED. (2017, February 06). Ending the pursuit of perfection - Iskra Lawrence. </w:t>
          </w:r>
          <w:r>
            <w:rPr>
              <w:i/>
              <w:iCs/>
              <w:noProof/>
            </w:rPr>
            <w:t>2017</w:t>
          </w:r>
          <w:r>
            <w:rPr>
              <w:noProof/>
            </w:rPr>
            <w:t>. Nevada: https://www.youtube.com/watch?v=GR_hq7OVzHU.</w:t>
          </w:r>
        </w:p>
        <w:p w:rsidR="00AE5B24" w:rsidRDefault="00CF6546" w:rsidP="00CF6546">
          <w:pPr>
            <w:rPr>
              <w:bCs/>
            </w:rPr>
          </w:pPr>
          <w:r>
            <w:rPr>
              <w:b/>
              <w:bCs/>
            </w:rPr>
            <w:fldChar w:fldCharType="end"/>
          </w:r>
          <w:r w:rsidRPr="00CF6546">
            <w:rPr>
              <w:bCs/>
            </w:rPr>
            <w:t xml:space="preserve">A </w:t>
          </w:r>
          <w:r>
            <w:rPr>
              <w:bCs/>
            </w:rPr>
            <w:t xml:space="preserve">TEDx talk that highlights the negative implications of the perfect body image to </w:t>
          </w:r>
          <w:r w:rsidRPr="00E5630B">
            <w:rPr>
              <w:bCs/>
              <w:noProof/>
            </w:rPr>
            <w:t>society</w:t>
          </w:r>
          <w:r>
            <w:rPr>
              <w:bCs/>
            </w:rPr>
            <w:t xml:space="preserve">. It was organized by the University of Nevada, USA and presented by </w:t>
          </w:r>
          <w:proofErr w:type="spellStart"/>
          <w:r>
            <w:rPr>
              <w:bCs/>
            </w:rPr>
            <w:t>Iskra</w:t>
          </w:r>
          <w:proofErr w:type="spellEnd"/>
          <w:r>
            <w:rPr>
              <w:bCs/>
            </w:rPr>
            <w:t xml:space="preserve"> Lawrence, a model</w:t>
          </w:r>
          <w:r w:rsidR="00E5630B">
            <w:rPr>
              <w:bCs/>
            </w:rPr>
            <w:t>,</w:t>
          </w:r>
          <w:r>
            <w:rPr>
              <w:bCs/>
            </w:rPr>
            <w:t xml:space="preserve"> </w:t>
          </w:r>
          <w:r w:rsidRPr="00E5630B">
            <w:rPr>
              <w:bCs/>
              <w:noProof/>
            </w:rPr>
            <w:t>and</w:t>
          </w:r>
          <w:r>
            <w:rPr>
              <w:bCs/>
            </w:rPr>
            <w:t xml:space="preserve"> a body-positive, social media influencer.</w:t>
          </w:r>
        </w:p>
        <w:p w:rsidR="00CF6546" w:rsidRPr="00CF6546" w:rsidRDefault="00CF6546" w:rsidP="00CF6546"/>
      </w:sdtContent>
    </w:sdt>
    <w:p w:rsidR="00CF6546" w:rsidRDefault="00CF6546" w:rsidP="00CF654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CF6546">
        <w:rPr>
          <w:rFonts w:ascii="Times New Roman" w:hAnsi="Times New Roman" w:cs="Times New Roman"/>
        </w:rPr>
        <w:t>Cisek</w:t>
      </w:r>
      <w:proofErr w:type="spellEnd"/>
      <w:r w:rsidRPr="00CF6546">
        <w:rPr>
          <w:rFonts w:ascii="Times New Roman" w:hAnsi="Times New Roman" w:cs="Times New Roman"/>
        </w:rPr>
        <w:t xml:space="preserve">, </w:t>
      </w:r>
      <w:proofErr w:type="spellStart"/>
      <w:r w:rsidRPr="00CF6546">
        <w:rPr>
          <w:rFonts w:ascii="Times New Roman" w:hAnsi="Times New Roman" w:cs="Times New Roman"/>
        </w:rPr>
        <w:t>Sylwia</w:t>
      </w:r>
      <w:proofErr w:type="spellEnd"/>
      <w:r w:rsidRPr="00CF6546">
        <w:rPr>
          <w:rFonts w:ascii="Times New Roman" w:hAnsi="Times New Roman" w:cs="Times New Roman"/>
        </w:rPr>
        <w:t xml:space="preserve"> Z., et al. “Narcissism and Consumer </w:t>
      </w:r>
      <w:proofErr w:type="spellStart"/>
      <w:r w:rsidRPr="00CF6546">
        <w:rPr>
          <w:rFonts w:ascii="Times New Roman" w:hAnsi="Times New Roman" w:cs="Times New Roman"/>
        </w:rPr>
        <w:t>Behaviour</w:t>
      </w:r>
      <w:proofErr w:type="spellEnd"/>
      <w:r w:rsidRPr="00CF6546">
        <w:rPr>
          <w:rFonts w:ascii="Times New Roman" w:hAnsi="Times New Roman" w:cs="Times New Roman"/>
        </w:rPr>
        <w:t xml:space="preserve">: A Review and Preliminary Findings.” </w:t>
      </w:r>
      <w:r w:rsidRPr="00CF6546">
        <w:rPr>
          <w:rFonts w:ascii="Times New Roman" w:hAnsi="Times New Roman" w:cs="Times New Roman"/>
          <w:i/>
          <w:iCs/>
        </w:rPr>
        <w:t>Frontiers in Psychology</w:t>
      </w:r>
      <w:r w:rsidRPr="00CF6546">
        <w:rPr>
          <w:rFonts w:ascii="Times New Roman" w:hAnsi="Times New Roman" w:cs="Times New Roman"/>
        </w:rPr>
        <w:t>, vol. 5, 2014, p. 232.</w:t>
      </w:r>
    </w:p>
    <w:p w:rsidR="00CF6546" w:rsidRDefault="00946216" w:rsidP="00CF6546">
      <w:r>
        <w:t xml:space="preserve">Written by a team of </w:t>
      </w:r>
      <w:r w:rsidR="00E5630B">
        <w:t>researchers</w:t>
      </w:r>
      <w:bookmarkStart w:id="0" w:name="_GoBack"/>
      <w:bookmarkEnd w:id="0"/>
      <w:r>
        <w:t xml:space="preserve"> from the </w:t>
      </w:r>
      <w:r w:rsidRPr="00946216">
        <w:t>Centre for Research on Self and Identity, School of Psychology, University of Southampton, Southampton, UK</w:t>
      </w:r>
      <w:r>
        <w:t xml:space="preserve"> and published by Frontiers Media, the article reviews </w:t>
      </w:r>
      <w:r w:rsidR="00E5630B">
        <w:t xml:space="preserve">the </w:t>
      </w:r>
      <w:r w:rsidRPr="00E5630B">
        <w:rPr>
          <w:noProof/>
        </w:rPr>
        <w:t>literature</w:t>
      </w:r>
      <w:r>
        <w:t xml:space="preserve"> on the relationship that exists between narcissistic tendencies and consumer </w:t>
      </w:r>
      <w:r w:rsidRPr="00E5630B">
        <w:rPr>
          <w:noProof/>
        </w:rPr>
        <w:t>behavior</w:t>
      </w:r>
      <w:r>
        <w:t xml:space="preserve">. It shows purchase patterns and the emotional state of such </w:t>
      </w:r>
      <w:r w:rsidRPr="00E5630B">
        <w:rPr>
          <w:noProof/>
        </w:rPr>
        <w:t>indiv</w:t>
      </w:r>
      <w:r w:rsidR="00E5630B">
        <w:rPr>
          <w:noProof/>
        </w:rPr>
        <w:t>i</w:t>
      </w:r>
      <w:r w:rsidRPr="00E5630B">
        <w:rPr>
          <w:noProof/>
        </w:rPr>
        <w:t>duals</w:t>
      </w:r>
      <w:r>
        <w:t>.</w:t>
      </w:r>
    </w:p>
    <w:p w:rsidR="00AE5B24" w:rsidRPr="00CF6546" w:rsidRDefault="00AE5B24" w:rsidP="00CF6546"/>
    <w:p w:rsidR="00CF6546" w:rsidRDefault="00CF6546" w:rsidP="00CF6546">
      <w:pPr>
        <w:pStyle w:val="Bibliography"/>
        <w:rPr>
          <w:rFonts w:ascii="Times New Roman" w:hAnsi="Times New Roman" w:cs="Times New Roman"/>
        </w:rPr>
      </w:pPr>
      <w:r w:rsidRPr="00CF6546">
        <w:rPr>
          <w:rFonts w:ascii="Times New Roman" w:hAnsi="Times New Roman" w:cs="Times New Roman"/>
        </w:rPr>
        <w:t xml:space="preserve">Martin, Jeanne B. “The Development of Ideal Body Image Perceptions in the United States.” </w:t>
      </w:r>
      <w:r w:rsidRPr="00CF6546">
        <w:rPr>
          <w:rFonts w:ascii="Times New Roman" w:hAnsi="Times New Roman" w:cs="Times New Roman"/>
          <w:i/>
          <w:iCs/>
        </w:rPr>
        <w:t>Nutrition Today</w:t>
      </w:r>
      <w:r w:rsidRPr="00CF6546">
        <w:rPr>
          <w:rFonts w:ascii="Times New Roman" w:hAnsi="Times New Roman" w:cs="Times New Roman"/>
        </w:rPr>
        <w:t>, vol. 45, no. 3, 2010, pp. 98–110.</w:t>
      </w:r>
    </w:p>
    <w:p w:rsidR="00AE5B24" w:rsidRPr="00AE5B24" w:rsidRDefault="00AE5B24" w:rsidP="00AE5B24">
      <w:r>
        <w:t xml:space="preserve">Written by Jeanne Martin and published by Nutrition Today, the articles discuss the negative implications </w:t>
      </w:r>
      <w:r w:rsidRPr="00E5630B">
        <w:rPr>
          <w:noProof/>
        </w:rPr>
        <w:t>o</w:t>
      </w:r>
      <w:r w:rsidR="00E5630B">
        <w:rPr>
          <w:noProof/>
        </w:rPr>
        <w:t>f</w:t>
      </w:r>
      <w:r>
        <w:t xml:space="preserve"> body image. It discusses how it has changed over the ages and has paved the way for teenagers to suffer from body image dissatisfaction and eating disorders, more so than ever before.</w:t>
      </w:r>
    </w:p>
    <w:p w:rsidR="00D610C9" w:rsidRDefault="00CF6546" w:rsidP="00D10EE7">
      <w:r>
        <w:fldChar w:fldCharType="end"/>
      </w:r>
    </w:p>
    <w:sectPr w:rsidR="00D610C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5C1E" w:rsidRDefault="00CD5C1E">
      <w:pPr>
        <w:spacing w:line="240" w:lineRule="auto"/>
      </w:pPr>
      <w:r>
        <w:separator/>
      </w:r>
    </w:p>
  </w:endnote>
  <w:endnote w:type="continuationSeparator" w:id="0">
    <w:p w:rsidR="00CD5C1E" w:rsidRDefault="00CD5C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5C1E" w:rsidRDefault="00CD5C1E">
      <w:pPr>
        <w:spacing w:line="240" w:lineRule="auto"/>
      </w:pPr>
      <w:r>
        <w:separator/>
      </w:r>
    </w:p>
  </w:footnote>
  <w:footnote w:type="continuationSeparator" w:id="0">
    <w:p w:rsidR="00CD5C1E" w:rsidRDefault="00CD5C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CD5C1E">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CD5C1E">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1NDQ1NDYwtjQyMTdQ0lEKTi0uzszPAykwrAUAIpL1VCwAAAA="/>
  </w:docVars>
  <w:rsids>
    <w:rsidRoot w:val="00F83220"/>
    <w:rsid w:val="00040CBB"/>
    <w:rsid w:val="000B78C8"/>
    <w:rsid w:val="001308EE"/>
    <w:rsid w:val="001463B2"/>
    <w:rsid w:val="001F62C0"/>
    <w:rsid w:val="00221B9C"/>
    <w:rsid w:val="002263A5"/>
    <w:rsid w:val="00245E02"/>
    <w:rsid w:val="00353B66"/>
    <w:rsid w:val="00456604"/>
    <w:rsid w:val="004A2675"/>
    <w:rsid w:val="004F3C25"/>
    <w:rsid w:val="004F7139"/>
    <w:rsid w:val="005233DD"/>
    <w:rsid w:val="0057093C"/>
    <w:rsid w:val="00643160"/>
    <w:rsid w:val="00671062"/>
    <w:rsid w:val="00691EC1"/>
    <w:rsid w:val="007C36B2"/>
    <w:rsid w:val="007C53FB"/>
    <w:rsid w:val="008B7D18"/>
    <w:rsid w:val="008F1F97"/>
    <w:rsid w:val="008F4052"/>
    <w:rsid w:val="00946216"/>
    <w:rsid w:val="00972B31"/>
    <w:rsid w:val="009D4EB3"/>
    <w:rsid w:val="00A9154B"/>
    <w:rsid w:val="00AB5785"/>
    <w:rsid w:val="00AD5AB4"/>
    <w:rsid w:val="00AE5B24"/>
    <w:rsid w:val="00B13D1B"/>
    <w:rsid w:val="00B375F4"/>
    <w:rsid w:val="00B712A7"/>
    <w:rsid w:val="00B818DF"/>
    <w:rsid w:val="00CD5C1E"/>
    <w:rsid w:val="00CF6546"/>
    <w:rsid w:val="00D10EE7"/>
    <w:rsid w:val="00D16594"/>
    <w:rsid w:val="00D4545A"/>
    <w:rsid w:val="00D47E5B"/>
    <w:rsid w:val="00D52117"/>
    <w:rsid w:val="00D610C9"/>
    <w:rsid w:val="00DB0D39"/>
    <w:rsid w:val="00DB4921"/>
    <w:rsid w:val="00DF4753"/>
    <w:rsid w:val="00E14005"/>
    <w:rsid w:val="00E5630B"/>
    <w:rsid w:val="00E614DD"/>
    <w:rsid w:val="00E627B4"/>
    <w:rsid w:val="00F83220"/>
    <w:rsid w:val="00F9444C"/>
    <w:rsid w:val="00FB3A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4D3D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5540D46721E74F1F87F3EF7B04FEBA42">
    <w:name w:val="5540D46721E74F1F87F3EF7B04FEBA42"/>
    <w:rsid w:val="00D10EE7"/>
    <w:pPr>
      <w:spacing w:after="160" w:line="259" w:lineRule="auto"/>
      <w:ind w:firstLine="0"/>
    </w:pPr>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6841589">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67841093">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45254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ED17</b:Tag>
    <b:SourceType>Misc</b:SourceType>
    <b:Guid>{65B2FE60-2017-4AC8-85E6-13C23C24DA96}</b:Guid>
    <b:Title>Ending the pursuit of perfection - Iskra Lawrence</b:Title>
    <b:Year>2017</b:Year>
    <b:Month>February</b:Month>
    <b:Day>06</b:Day>
    <b:City>Nevada</b:City>
    <b:PublicationTitle>2017</b:PublicationTitle>
    <b:Publisher>https://www.youtube.com/watch?v=GR_hq7OVzHU</b:Publisher>
    <b:Author>
      <b:Author>
        <b:NameList>
          <b:Person>
            <b:Last>TED</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A5D3E1-D835-4CF9-A468-BE8876E31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86</Words>
  <Characters>562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3T17:12:00Z</dcterms:created>
  <dcterms:modified xsi:type="dcterms:W3CDTF">2019-07-13T17: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WzkcaS5"/&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